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BC44" w14:textId="236693B1" w:rsidR="00643C7A" w:rsidRPr="00643C7A" w:rsidRDefault="00643C7A" w:rsidP="00643C7A">
      <w:pPr>
        <w:spacing w:line="240" w:lineRule="auto"/>
        <w:jc w:val="center"/>
        <w:rPr>
          <w:rFonts w:ascii="Times New Roman" w:hAnsi="Times New Roman" w:cs="Times New Roman"/>
          <w:sz w:val="24"/>
          <w:szCs w:val="24"/>
        </w:rPr>
      </w:pPr>
      <w:r w:rsidRPr="00643C7A">
        <w:rPr>
          <w:rFonts w:ascii="Times New Roman" w:hAnsi="Times New Roman" w:cs="Times New Roman"/>
          <w:sz w:val="24"/>
          <w:szCs w:val="24"/>
        </w:rPr>
        <w:t>Dynamics of Sensegiving for Ongoing Media Coverage:</w:t>
      </w:r>
      <w:r>
        <w:rPr>
          <w:rFonts w:ascii="Times New Roman" w:hAnsi="Times New Roman" w:cs="Times New Roman"/>
          <w:sz w:val="24"/>
          <w:szCs w:val="24"/>
        </w:rPr>
        <w:t xml:space="preserve"> </w:t>
      </w:r>
      <w:r w:rsidRPr="00643C7A">
        <w:rPr>
          <w:rFonts w:ascii="Times New Roman" w:hAnsi="Times New Roman" w:cs="Times New Roman"/>
          <w:sz w:val="24"/>
          <w:szCs w:val="24"/>
        </w:rPr>
        <w:t xml:space="preserve">A </w:t>
      </w:r>
      <w:r w:rsidR="00252C4A">
        <w:rPr>
          <w:rFonts w:ascii="Times New Roman" w:hAnsi="Times New Roman" w:cs="Times New Roman"/>
          <w:sz w:val="24"/>
          <w:szCs w:val="24"/>
        </w:rPr>
        <w:t>Q</w:t>
      </w:r>
      <w:r w:rsidRPr="00643C7A">
        <w:rPr>
          <w:rFonts w:ascii="Times New Roman" w:hAnsi="Times New Roman" w:cs="Times New Roman"/>
          <w:sz w:val="24"/>
          <w:szCs w:val="24"/>
        </w:rPr>
        <w:t xml:space="preserve">uantitative </w:t>
      </w:r>
      <w:r w:rsidR="00252C4A">
        <w:rPr>
          <w:rFonts w:ascii="Times New Roman" w:hAnsi="Times New Roman" w:cs="Times New Roman"/>
          <w:sz w:val="24"/>
          <w:szCs w:val="24"/>
        </w:rPr>
        <w:t>Case S</w:t>
      </w:r>
      <w:r w:rsidRPr="00643C7A">
        <w:rPr>
          <w:rFonts w:ascii="Times New Roman" w:hAnsi="Times New Roman" w:cs="Times New Roman"/>
          <w:sz w:val="24"/>
          <w:szCs w:val="24"/>
        </w:rPr>
        <w:t xml:space="preserve">tudy </w:t>
      </w:r>
      <w:r w:rsidR="00252C4A">
        <w:rPr>
          <w:rFonts w:ascii="Times New Roman" w:hAnsi="Times New Roman" w:cs="Times New Roman"/>
          <w:sz w:val="24"/>
          <w:szCs w:val="24"/>
        </w:rPr>
        <w:t>of Green B</w:t>
      </w:r>
      <w:r w:rsidRPr="00643C7A">
        <w:rPr>
          <w:rFonts w:ascii="Times New Roman" w:hAnsi="Times New Roman" w:cs="Times New Roman"/>
          <w:sz w:val="24"/>
          <w:szCs w:val="24"/>
        </w:rPr>
        <w:t xml:space="preserve">uilding </w:t>
      </w:r>
      <w:r w:rsidR="00252C4A">
        <w:rPr>
          <w:rFonts w:ascii="Times New Roman" w:hAnsi="Times New Roman" w:cs="Times New Roman"/>
          <w:sz w:val="24"/>
          <w:szCs w:val="24"/>
        </w:rPr>
        <w:t>R</w:t>
      </w:r>
      <w:r w:rsidRPr="00643C7A">
        <w:rPr>
          <w:rFonts w:ascii="Times New Roman" w:hAnsi="Times New Roman" w:cs="Times New Roman"/>
          <w:sz w:val="24"/>
          <w:szCs w:val="24"/>
        </w:rPr>
        <w:t xml:space="preserve">ating </w:t>
      </w:r>
      <w:r w:rsidR="00252C4A">
        <w:rPr>
          <w:rFonts w:ascii="Times New Roman" w:hAnsi="Times New Roman" w:cs="Times New Roman"/>
          <w:sz w:val="24"/>
          <w:szCs w:val="24"/>
        </w:rPr>
        <w:t>S</w:t>
      </w:r>
      <w:r w:rsidRPr="00643C7A">
        <w:rPr>
          <w:rFonts w:ascii="Times New Roman" w:hAnsi="Times New Roman" w:cs="Times New Roman"/>
          <w:sz w:val="24"/>
          <w:szCs w:val="24"/>
        </w:rPr>
        <w:t>ystems</w:t>
      </w:r>
    </w:p>
    <w:p w14:paraId="19DB31FB" w14:textId="3CC76118" w:rsidR="00643C7A" w:rsidRPr="00643C7A" w:rsidRDefault="00643C7A" w:rsidP="00643C7A">
      <w:pPr>
        <w:spacing w:line="240" w:lineRule="auto"/>
        <w:rPr>
          <w:rFonts w:ascii="Times New Roman" w:hAnsi="Times New Roman" w:cs="Times New Roman"/>
          <w:sz w:val="24"/>
          <w:szCs w:val="24"/>
        </w:rPr>
      </w:pPr>
      <w:r w:rsidRPr="00643C7A">
        <w:rPr>
          <w:rFonts w:ascii="Times New Roman" w:hAnsi="Times New Roman" w:cs="Times New Roman"/>
          <w:sz w:val="24"/>
          <w:szCs w:val="24"/>
          <w:lang w:val="en-CA"/>
        </w:rPr>
        <w:t xml:space="preserve">Distinctiveness has long been lauded as a means for unlocking market opportunities </w:t>
      </w:r>
      <w:r w:rsidRPr="00643C7A">
        <w:rPr>
          <w:rFonts w:ascii="Times New Roman" w:hAnsi="Times New Roman" w:cs="Times New Roman"/>
          <w:sz w:val="24"/>
          <w:szCs w:val="24"/>
          <w:lang w:val="en-CA"/>
        </w:rPr>
        <w:fldChar w:fldCharType="begin" w:fldLock="1"/>
      </w:r>
      <w:r w:rsidRPr="00643C7A">
        <w:rPr>
          <w:rFonts w:ascii="Times New Roman" w:hAnsi="Times New Roman" w:cs="Times New Roman"/>
          <w:sz w:val="24"/>
          <w:szCs w:val="24"/>
          <w:lang w:val="en-CA"/>
        </w:rPr>
        <w:instrText>ADDIN CSL_CITATION { "citationItems" : [ { "id" : "ITEM-1", "itemData" : { "ISSN" : "0029253608", "author" : [ { "dropping-particle" : "", "family" : "Porter", "given" : "M E", "non-dropping-particle" : "", "parse-names" : false, "suffix" : "" } ], "id" : "ITEM-1", "issued" : { "date-parts" : [ [ "1980" ] ] }, "publisher" : "New York [etc.]: Free Press", "title" : "Competitive strategy: techniques for analyzing industries and competitors", "type" : "article-journal" }, "uris" : [ "http://www.mendeley.com/documents/?uuid=a39612f7-29e3-4674-9756-6d65627438d3" ] }, { "id" : "ITEM-2", "itemData" : { "ISSN" : "0001-8392", "author" : [ { "dropping-particle" : "", "family" : "Anderson", "given" : "Philip", "non-dropping-particle" : "", "parse-names" : false, "suffix" : "" }, { "dropping-particle" : "", "family" : "Tushman", "given" : "Michael L", "non-dropping-particle" : "", "parse-names" : false, "suffix" : "" } ], "container-title" : "Administrative science quarterly", "id" : "ITEM-2", "issued" : { "date-parts" : [ [ "1990" ] ] }, "page" : "604-633", "publisher" : "JSTOR", "title" : "Technological discontinuities and dominant designs: A cyclical model of technological change", "type" : "article-journal" }, "uris" : [ "http://www.mendeley.com/documents/?uuid=427ed09f-74c1-4614-b7be-ac2342283d55" ] } ], "mendeley" : { "formattedCitation" : "(Anderson &amp; Tushman, 1990; Porter, 1980)", "manualFormatting" : "(e.g., Anderson &amp; Tushman, 1990; Porter, 1980)", "plainTextFormattedCitation" : "(Anderson &amp; Tushman, 1990; Porter, 1980)", "previouslyFormattedCitation" : "(Anderson &amp; Tushman, 1990; Porter, 1980)"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e.g., Anderson &amp; Tushman, 1990; Porter, 1980)</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but it can also serve as a double-edged sword when it positions a product outside the sets of products to which audiences typically pay attention </w:t>
      </w:r>
      <w:r w:rsidRPr="00643C7A">
        <w:rPr>
          <w:rFonts w:ascii="Times New Roman" w:hAnsi="Times New Roman" w:cs="Times New Roman"/>
          <w:sz w:val="24"/>
          <w:szCs w:val="24"/>
          <w:lang w:val="en-CA"/>
        </w:rPr>
        <w:fldChar w:fldCharType="begin" w:fldLock="1"/>
      </w:r>
      <w:r w:rsidRPr="00643C7A">
        <w:rPr>
          <w:rFonts w:ascii="Times New Roman" w:hAnsi="Times New Roman" w:cs="Times New Roman"/>
          <w:sz w:val="24"/>
          <w:szCs w:val="24"/>
          <w:lang w:val="en-CA"/>
        </w:rPr>
        <w:instrText>ADDIN CSL_CITATION { "citationItems" : [ { "id" : "ITEM-1", "itemData" : { "ISSN" : "00029602", "abstract" : "This article explores the social processes that produce penalties for illegitimate role performance. It is proposed that such penalties are illuminated in markets that are significantly mediated by product critics. In particular, it is argued that failure to gain reviews by the critics who specialize in a product's intended category reflects confusion over the product's identity and that such illegitimacy should depress demand. The validity of this assertion is tested among public American firms in the stock market over the years 1985\u201394. It is shown that the stock price of an American firm was discounted to the extent that the firm was not covered by the securities analysts who specialized in its industries. This analysis holds implications for the study of role conformity in both market and nonmarket settings and adds sociological insight to the recent \u201cbehavioral\u201d critique of the prevailing \u201cefficient\u2010market\u201d perspective on capital markets. CR  - Copyright &amp;#169; 1999 The University of Chicago Press", "author" : [ { "dropping-particle" : "", "family" : "Zuckerman", "given" : "Ezra W", "non-dropping-particle" : "", "parse-names" : false, "suffix" : "" } ], "container-title" : "American Journal of Sociology", "id" : "ITEM-1", "issue" : "5", "issued" : { "date-parts" : [ [ "1999", "3", "1" ] ] }, "page" : "1398-1438", "publisher" : "The University of Chicago Press", "title" : "The Categorical Imperative: Securities Analysts and the Illegitimacy Discount", "type" : "article-journal", "volume" : "104" }, "uris" : [ "http://www.mendeley.com/documents/?uuid=2f33638a-dfd0-43c2-ac9e-54c117221e9d" ] }, { "id" : "ITEM-2", "itemData" : { "DOI" : "10.1016/j.poetic.2005.09.012", "ISSN" : "0304422X", "abstract" : "This paper asks: how do rivals identify one another? Answers to this question reveal how market categories form. Prior research suggests markets come from analysis of demand, rather than production, as social comparisons among like producers project an image of demand, as if in a one-way mirror. But how do producers determine whom to compare themselves to, especially in nascent markets where definitions are ambiguous and contested? I argue that both efficiency and legitimacy concerns lead firms to rely on media coverage of their competitors rather than on competitors\u2019 direct public statements, and I test this argument in analyses of stories and press releases about the market for computer workstations, 1980\u20131990. Findings show that being referenced by rivals follows coverage rather than releases, but coverage itself follows producers\u2019 influence attempts. Thus, the media is behind the market mirror, and its image of demand is refracted by properties of the reporter\u2013source interface.\u201cAnd certainly the glass WAS beginning to melt away, just like a bright silvery mist.\u201d", "author" : [ { "dropping-particle" : "", "family" : "Kennedy", "given" : "Mark Thomas", "non-dropping-particle" : "", "parse-names" : false, "suffix" : "" } ], "container-title" : "Poetics", "id" : "ITEM-2", "issue" : "3-4", "issued" : { "date-parts" : [ [ "2005", "6" ] ] }, "page" : "201-226", "title" : "Behind the one-way mirror: Refraction in the construction of product market categories", "type" : "article-journal", "volume" : "33" }, "uris" : [ "http://www.mendeley.com/documents/?uuid=a00b5000-c7df-4be1-885d-84396acd5497" ] } ], "mendeley" : { "formattedCitation" : "(Kennedy, 2005; Zuckerman, 1999)", "plainTextFormattedCitation" : "(Kennedy, 2005; Zuckerman, 1999)", "previouslyFormattedCitation" : "(Kennedy, 2005; Zuckerman, 1999)"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Kennedy, 2005; Zuckerman, 1999)</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This is problematic because attention is a critical step preceding consumption decisions </w:t>
      </w:r>
      <w:r w:rsidRPr="00643C7A">
        <w:rPr>
          <w:rFonts w:ascii="Times New Roman" w:hAnsi="Times New Roman" w:cs="Times New Roman"/>
          <w:sz w:val="24"/>
          <w:szCs w:val="24"/>
          <w:lang w:val="en-CA"/>
        </w:rPr>
        <w:fldChar w:fldCharType="begin" w:fldLock="1"/>
      </w:r>
      <w:r w:rsidR="00053A40">
        <w:rPr>
          <w:rFonts w:ascii="Times New Roman" w:hAnsi="Times New Roman" w:cs="Times New Roman"/>
          <w:sz w:val="24"/>
          <w:szCs w:val="24"/>
          <w:lang w:val="en-CA"/>
        </w:rPr>
        <w:instrText>ADDIN CSL_CITATION { "citationItems" : [ { "id" : "ITEM-1",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1",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mendeley" : { "formattedCitation" : "(Petkova, Rindova, &amp; Gupta, 2013)", "plainTextFormattedCitation" : "(Petkova, Rindova, &amp; Gupta, 2013)", "previouslyFormattedCitation" : "(Petkova, Rindova, &amp; Gupta, 2013)"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Petkova, Rindova, &amp; Gupta, 2013)</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Organizations may try to overcome the chasm between audience awareness and their products by seeking coverage by market intermediaries – for example, newspapers </w:t>
      </w:r>
      <w:r w:rsidRPr="00643C7A">
        <w:rPr>
          <w:rFonts w:ascii="Times New Roman" w:hAnsi="Times New Roman" w:cs="Times New Roman"/>
          <w:sz w:val="24"/>
          <w:szCs w:val="24"/>
          <w:lang w:val="en-CA"/>
        </w:rPr>
        <w:fldChar w:fldCharType="begin" w:fldLock="1"/>
      </w:r>
      <w:r w:rsidR="00053A40">
        <w:rPr>
          <w:rFonts w:ascii="Times New Roman" w:hAnsi="Times New Roman" w:cs="Times New Roman"/>
          <w:sz w:val="24"/>
          <w:szCs w:val="24"/>
          <w:lang w:val="en-CA"/>
        </w:rPr>
        <w:instrText>ADDIN CSL_CITATION { "citationItems" : [ { "id" : "ITEM-1", "itemData" : { "DOI" : "10.1177/000312240807300205", "ISSN" : "0003-1224", "author" : [ { "dropping-particle" : "", "family" : "Kennedy", "given" : "M. T.", "non-dropping-particle" : "", "parse-names" : false, "suffix" : "" } ], "container-title" : "American Sociological Review", "id" : "ITEM-1", "issue" : "2", "issued" : { "date-parts" : [ [ "2008", "4", "1" ] ] }, "language" : "en", "page" : "270-295", "publisher" : "SAGE Publications", "title" : "Getting Counted: Markets, Media, and Reality", "type" : "article-journal", "volume" : "73" }, "uris" : [ "http://www.mendeley.com/documents/?uuid=5824396b-5ad7-4929-a379-174fe5243a23" ] }, { "id" : "ITEM-2",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2",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id" : "ITEM-3", "itemData" : { "ISSN" : "0363-7425", "author" : [ { "dropping-particle" : "", "family" : "Aldrich", "given" : "Howard E", "non-dropping-particle" : "", "parse-names" : false, "suffix" : "" }, { "dropping-particle" : "", "family" : "Fiol", "given" : "C Marlene", "non-dropping-particle" : "", "parse-names" : false, "suffix" : "" } ], "container-title" : "Academy of management review", "id" : "ITEM-3", "issue" : "4", "issued" : { "date-parts" : [ [ "1994" ] ] }, "page" : "645-670", "publisher" : "Academy of Management", "title" : "Fools rush in? The institutional context of industry creation", "type" : "article-journal", "volume" : "19" }, "uris" : [ "http://www.mendeley.com/documents/?uuid=d567586b-c839-4702-a977-7811800e35f9" ] }, { "id" : "ITEM-4", "itemData" : { "DOI" : "10.1016/j.poetic.2005.09.012", "ISSN" : "0304422X", "abstract" : "This paper asks: how do rivals identify one another? Answers to this question reveal how market categories form. Prior research suggests markets come from analysis of demand, rather than production, as social comparisons among like producers project an image of demand, as if in a one-way mirror. But how do producers determine whom to compare themselves to, especially in nascent markets where definitions are ambiguous and contested? I argue that both efficiency and legitimacy concerns lead firms to rely on media coverage of their competitors rather than on competitors\u2019 direct public statements, and I test this argument in analyses of stories and press releases about the market for computer workstations, 1980\u20131990. Findings show that being referenced by rivals follows coverage rather than releases, but coverage itself follows producers\u2019 influence attempts. Thus, the media is behind the market mirror, and its image of demand is refracted by properties of the reporter\u2013source interface.\u201cAnd certainly the glass WAS beginning to melt away, just like a bright silvery mist.\u201d", "author" : [ { "dropping-particle" : "", "family" : "Kennedy", "given" : "Mark Thomas", "non-dropping-particle" : "", "parse-names" : false, "suffix" : "" } ], "container-title" : "Poetics", "id" : "ITEM-4", "issue" : "3-4", "issued" : { "date-parts" : [ [ "2005", "6" ] ] }, "page" : "201-226", "title" : "Behind the one-way mirror: Refraction in the construction of product market categories", "type" : "article-journal", "volume" : "33" }, "uris" : [ "http://www.mendeley.com/documents/?uuid=a00b5000-c7df-4be1-885d-84396acd5497" ] }, { "id" : "ITEM-5", "itemData" : { "ISSN" : "0001-8392", "author" : [ { "dropping-particle" : "", "family" : "Navis", "given" : "C", "non-dropping-particle" : "", "parse-names" : false, "suffix" : "" }, { "dropping-particle" : "", "family" : "Glynn", "given" : "M A", "non-dropping-particle" : "", "parse-names" : false, "suffix" : "" } ], "container-title" : "Administrative Science Quarterly", "id" : "ITEM-5", "issue" : "3", "issued" : { "date-parts" : [ [ "2010" ] ] }, "page" : "439-471", "publisher" : "SAGE Publications", "title" : "How new market categories emerge: Temporal dynamics of legitimacy, identity, and entrepreneurship in satellite radio, 1990\u20132005", "type" : "article-journal", "volume" : "55" }, "uris" : [ "http://www.mendeley.com/documents/?uuid=f56ad488-bf81-4f02-a34f-d82e8c88491d" ] } ], "mendeley" : { "formattedCitation" : "(Aldrich &amp; Fiol, 1994; Kennedy, 2005, 2008; Navis &amp; Glynn, 2010; Petkova et al., 2013)", "plainTextFormattedCitation" : "(Aldrich &amp; Fiol, 1994; Kennedy, 2005, 2008; Navis &amp; Glynn, 2010; Petkova et al., 2013)", "previouslyFormattedCitation" : "(Aldrich &amp; Fiol, 1994; Kennedy, 2005, 2008; Navis &amp; Glynn, 2010; Petkova et al., 2013)"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Aldrich &amp; Fiol, 1994; Kennedy, 2005, 2008; Navis &amp; Glynn, 2010; Petkova et al., 2013)</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Recent work has begun to demonstrate how entrepreneurs and producers in emerging markets engage in sensegiving – or activities that attempt to influence others’ meaning  – to attract media coverage </w:t>
      </w:r>
      <w:r w:rsidRPr="00643C7A">
        <w:rPr>
          <w:rFonts w:ascii="Times New Roman" w:hAnsi="Times New Roman" w:cs="Times New Roman"/>
          <w:sz w:val="24"/>
          <w:szCs w:val="24"/>
          <w:lang w:val="en-CA"/>
        </w:rPr>
        <w:fldChar w:fldCharType="begin" w:fldLock="1"/>
      </w:r>
      <w:r w:rsidR="00053A40">
        <w:rPr>
          <w:rFonts w:ascii="Times New Roman" w:hAnsi="Times New Roman" w:cs="Times New Roman"/>
          <w:sz w:val="24"/>
          <w:szCs w:val="24"/>
          <w:lang w:val="en-CA"/>
        </w:rPr>
        <w:instrText>ADDIN CSL_CITATION { "citationItems" : [ { "id" : "ITEM-1",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1",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id" : "ITEM-2", "itemData" : { "DOI" : "10.5465/AMJ.2009.43669892", "ISSN" : "0001-4273", "author" : [ { "dropping-particle" : "", "family" : "Santos", "given" : "F. M.", "non-dropping-particle" : "", "parse-names" : false, "suffix" : "" }, { "dropping-particle" : "", "family" : "Eisenhardt", "given" : "K. M.", "non-dropping-particle" : "", "parse-names" : false, "suffix" : "" } ], "container-title" : "Academy of Management Journal", "id" : "ITEM-2", "issue" : "4", "issued" : { "date-parts" : [ [ "2009", "8", "1" ] ] }, "language" : "en", "page" : "643-671", "publisher" : "Academy of Management", "title" : "Constructing Markets and Shaping Boundaries: Entrepreneurial Power in Nascent Fields", "type" : "article-journal", "volume" : "52" }, "uris" : [ "http://www.mendeley.com/documents/?uuid=d2301563-7b8b-4321-921e-ed9869541f76" ] }, { "id" : "ITEM-3", "itemData" : { "DOI" : "10.1177/000312240807300205", "ISSN" : "0003-1224", "author" : [ { "dropping-particle" : "", "family" : "Kennedy", "given" : "M. T.", "non-dropping-particle" : "", "parse-names" : false, "suffix" : "" } ], "container-title" : "American Sociological Review", "id" : "ITEM-3", "issue" : "2", "issued" : { "date-parts" : [ [ "2008", "4", "1" ] ] }, "language" : "en", "page" : "270-295", "publisher" : "SAGE Publications", "title" : "Getting Counted: Markets, Media, and Reality", "type" : "article-journal", "volume" : "73" }, "uris" : [ "http://www.mendeley.com/documents/?uuid=5824396b-5ad7-4929-a379-174fe5243a23" ] }, { "id" : "ITEM-4", "itemData" : { "ISSN" : "1097-0266", "author" : [ { "dropping-particle" : "", "family" : "Gioia", "given" : "Dennis A", "non-dropping-particle" : "", "parse-names" : false, "suffix" : "" }, { "dropping-particle" : "", "family" : "Chittipeddi", "given" : "Kumar", "non-dropping-particle" : "", "parse-names" : false, "suffix" : "" } ], "container-title" : "Strategic management journal", "id" : "ITEM-4", "issue" : "6", "issued" : { "date-parts" : [ [ "1991" ] ] }, "page" : "433-448", "publisher" : "Wiley Online Library", "title" : "Sensemaking and sensegiving in strategic change initiation", "type" : "article-journal", "volume" : "12" }, "uris" : [ "http://www.mendeley.com/documents/?uuid=db0bc286-92d6-470c-b21d-c9b9c35ce3d8" ] } ], "mendeley" : { "formattedCitation" : "(Gioia &amp; Chittipeddi, 1991; Kennedy, 2008; Petkova et al., 2013; Santos &amp; Eisenhardt, 2009)", "plainTextFormattedCitation" : "(Gioia &amp; Chittipeddi, 1991; Kennedy, 2008; Petkova et al., 2013; Santos &amp; Eisenhardt, 2009)", "previouslyFormattedCitation" : "(Gioia &amp; Chittipeddi, 1991; Kennedy, 2008; Petkova et al., 2013; Santos &amp; Eisenhardt, 2009)"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Gioia &amp; Chittipeddi, 1991; Kennedy, 2008; Petkova et al., 2013; Santos &amp; Eisenhardt, 2009)</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This work has tended to examine the relationship between sensegiving and media coverage as an average, such that it should be interpreted as constant over time. However, if sensegiving effectively changes the cognitive state of the receiving audiences – including attracting newspaper coverage – it is not clear that the effectiveness of subsequent sensegiving will be constant.  I thus seek to examine the dynamics of sensegiving and media coverage</w:t>
      </w:r>
      <w:r w:rsidR="00053A40">
        <w:rPr>
          <w:rFonts w:ascii="Times New Roman" w:hAnsi="Times New Roman" w:cs="Times New Roman"/>
          <w:sz w:val="24"/>
          <w:szCs w:val="24"/>
          <w:lang w:val="en-CA"/>
        </w:rPr>
        <w:t xml:space="preserve"> for distinctive products</w:t>
      </w:r>
      <w:r w:rsidRPr="00643C7A">
        <w:rPr>
          <w:rFonts w:ascii="Times New Roman" w:hAnsi="Times New Roman" w:cs="Times New Roman"/>
          <w:sz w:val="24"/>
          <w:szCs w:val="24"/>
          <w:lang w:val="en-CA"/>
        </w:rPr>
        <w:t xml:space="preserve">. </w:t>
      </w:r>
    </w:p>
    <w:p w14:paraId="09192348" w14:textId="2A10CF51" w:rsidR="00643C7A" w:rsidRPr="00643C7A" w:rsidRDefault="00643C7A" w:rsidP="00643C7A">
      <w:pPr>
        <w:spacing w:line="240" w:lineRule="auto"/>
        <w:rPr>
          <w:rFonts w:ascii="Times New Roman" w:hAnsi="Times New Roman" w:cs="Times New Roman"/>
          <w:sz w:val="24"/>
          <w:szCs w:val="24"/>
          <w:lang w:val="en-CA"/>
        </w:rPr>
      </w:pPr>
      <w:r w:rsidRPr="00643C7A">
        <w:rPr>
          <w:rFonts w:ascii="Times New Roman" w:hAnsi="Times New Roman" w:cs="Times New Roman"/>
          <w:sz w:val="24"/>
          <w:szCs w:val="24"/>
        </w:rPr>
        <w:t xml:space="preserve">While all products require attention as a step preceding broad awareness, understanding and consumption by market audiences, this is particularly problematic for products that are distinctive </w:t>
      </w:r>
      <w:r w:rsidRPr="00643C7A">
        <w:rPr>
          <w:rFonts w:ascii="Times New Roman" w:hAnsi="Times New Roman" w:cs="Times New Roman"/>
          <w:sz w:val="24"/>
          <w:szCs w:val="24"/>
        </w:rPr>
        <w:fldChar w:fldCharType="begin" w:fldLock="1"/>
      </w:r>
      <w:r w:rsidR="00053A40">
        <w:rPr>
          <w:rFonts w:ascii="Times New Roman" w:hAnsi="Times New Roman" w:cs="Times New Roman"/>
          <w:sz w:val="24"/>
          <w:szCs w:val="24"/>
        </w:rPr>
        <w:instrText>ADDIN CSL_CITATION { "citationItems" : [ { "id" : "ITEM-1",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1",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mendeley" : { "formattedCitation" : "(Petkova et al., 2013)", "plainTextFormattedCitation" : "(Petkova et al., 2013)", "previouslyFormattedCitation" : "(Petkova et al., 2013)" }, "properties" : { "noteIndex" : 0 }, "schema" : "https://github.com/citation-style-language/schema/raw/master/csl-citation.json" }</w:instrText>
      </w:r>
      <w:r w:rsidRPr="00643C7A">
        <w:rPr>
          <w:rFonts w:ascii="Times New Roman" w:hAnsi="Times New Roman" w:cs="Times New Roman"/>
          <w:sz w:val="24"/>
          <w:szCs w:val="24"/>
        </w:rPr>
        <w:fldChar w:fldCharType="separate"/>
      </w:r>
      <w:r w:rsidRPr="00643C7A">
        <w:rPr>
          <w:rFonts w:ascii="Times New Roman" w:hAnsi="Times New Roman" w:cs="Times New Roman"/>
          <w:noProof/>
          <w:sz w:val="24"/>
          <w:szCs w:val="24"/>
        </w:rPr>
        <w:t>(Petkova et al., 2013)</w:t>
      </w:r>
      <w:r w:rsidRPr="00643C7A">
        <w:rPr>
          <w:rFonts w:ascii="Times New Roman" w:hAnsi="Times New Roman" w:cs="Times New Roman"/>
          <w:sz w:val="24"/>
          <w:szCs w:val="24"/>
        </w:rPr>
        <w:fldChar w:fldCharType="end"/>
      </w:r>
      <w:r w:rsidRPr="00643C7A">
        <w:rPr>
          <w:rFonts w:ascii="Times New Roman" w:hAnsi="Times New Roman" w:cs="Times New Roman"/>
          <w:sz w:val="24"/>
          <w:szCs w:val="24"/>
        </w:rPr>
        <w:t xml:space="preserve">. This is because </w:t>
      </w:r>
      <w:r w:rsidRPr="00643C7A">
        <w:rPr>
          <w:rFonts w:ascii="Times New Roman" w:hAnsi="Times New Roman" w:cs="Times New Roman"/>
          <w:sz w:val="24"/>
          <w:szCs w:val="24"/>
          <w:lang w:val="en-CA"/>
        </w:rPr>
        <w:t xml:space="preserve">distinctive products are sufficiently different from convention that audiences fail to interact with them.  In essence, audiences often engage in the market through relatively entrenched patterns, so products that are nonconventional are likely to remain outside the awareness of most audiences </w:t>
      </w:r>
      <w:r w:rsidRPr="00643C7A">
        <w:rPr>
          <w:rFonts w:ascii="Times New Roman" w:hAnsi="Times New Roman" w:cs="Times New Roman"/>
          <w:sz w:val="24"/>
          <w:szCs w:val="24"/>
          <w:lang w:val="en-CA"/>
        </w:rPr>
        <w:fldChar w:fldCharType="begin" w:fldLock="1"/>
      </w:r>
      <w:r w:rsidRPr="00643C7A">
        <w:rPr>
          <w:rFonts w:ascii="Times New Roman" w:hAnsi="Times New Roman" w:cs="Times New Roman"/>
          <w:sz w:val="24"/>
          <w:szCs w:val="24"/>
          <w:lang w:val="en-CA"/>
        </w:rPr>
        <w:instrText>ADDIN CSL_CITATION { "citationItems" : [ { "id" : "ITEM-1", "itemData" : { "ISSN" : "00029602", "abstract" : "This article explores the social processes that produce penalties for illegitimate role performance. It is proposed that such penalties are illuminated in markets that are significantly mediated by product critics. In particular, it is argued that failure to gain reviews by the critics who specialize in a product's intended category reflects confusion over the product's identity and that such illegitimacy should depress demand. The validity of this assertion is tested among public American firms in the stock market over the years 1985\u201394. It is shown that the stock price of an American firm was discounted to the extent that the firm was not covered by the securities analysts who specialized in its industries. This analysis holds implications for the study of role conformity in both market and nonmarket settings and adds sociological insight to the recent \u201cbehavioral\u201d critique of the prevailing \u201cefficient\u2010market\u201d perspective on capital markets. CR  - Copyright &amp;#169; 1999 The University of Chicago Press", "author" : [ { "dropping-particle" : "", "family" : "Zuckerman", "given" : "Ezra W", "non-dropping-particle" : "", "parse-names" : false, "suffix" : "" } ], "container-title" : "American Journal of Sociology", "id" : "ITEM-1", "issue" : "5", "issued" : { "date-parts" : [ [ "1999", "3", "1" ] ] }, "page" : "1398-1438", "publisher" : "The University of Chicago Press", "title" : "The Categorical Imperative: Securities Analysts and the Illegitimacy Discount", "type" : "article-journal", "volume" : "104" }, "uris" : [ "http://www.mendeley.com/documents/?uuid=2f33638a-dfd0-43c2-ac9e-54c117221e9d" ] } ], "mendeley" : { "formattedCitation" : "(Zuckerman, 1999)", "plainTextFormattedCitation" : "(Zuckerman, 1999)", "previouslyFormattedCitation" : "(Zuckerman, 1999)"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Zuckerman, 1999)</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w:t>
      </w:r>
    </w:p>
    <w:p w14:paraId="246B445E" w14:textId="18E01802" w:rsidR="00643C7A" w:rsidRPr="00643C7A" w:rsidRDefault="00643C7A" w:rsidP="00643C7A">
      <w:pPr>
        <w:spacing w:line="240" w:lineRule="auto"/>
        <w:rPr>
          <w:rFonts w:ascii="Times New Roman" w:hAnsi="Times New Roman" w:cs="Times New Roman"/>
          <w:sz w:val="24"/>
          <w:szCs w:val="24"/>
          <w:lang w:val="en-CA"/>
        </w:rPr>
      </w:pPr>
      <w:r w:rsidRPr="00643C7A">
        <w:rPr>
          <w:rFonts w:ascii="Times New Roman" w:hAnsi="Times New Roman" w:cs="Times New Roman"/>
          <w:sz w:val="24"/>
          <w:szCs w:val="24"/>
          <w:lang w:val="en-CA"/>
        </w:rPr>
        <w:t>One avenue organizations have for bridging the gap between how they understand their distinctive product and the lac</w:t>
      </w:r>
      <w:r w:rsidR="00053A40">
        <w:rPr>
          <w:rFonts w:ascii="Times New Roman" w:hAnsi="Times New Roman" w:cs="Times New Roman"/>
          <w:sz w:val="24"/>
          <w:szCs w:val="24"/>
          <w:lang w:val="en-CA"/>
        </w:rPr>
        <w:t>k of awareness by audiences is</w:t>
      </w:r>
      <w:r w:rsidRPr="00643C7A">
        <w:rPr>
          <w:rFonts w:ascii="Times New Roman" w:hAnsi="Times New Roman" w:cs="Times New Roman"/>
          <w:sz w:val="24"/>
          <w:szCs w:val="24"/>
          <w:lang w:val="en-CA"/>
        </w:rPr>
        <w:t xml:space="preserve"> through coverage by a market intermediary, such as the newspaper </w:t>
      </w:r>
      <w:r w:rsidRPr="00643C7A">
        <w:rPr>
          <w:rFonts w:ascii="Times New Roman" w:hAnsi="Times New Roman" w:cs="Times New Roman"/>
          <w:sz w:val="24"/>
          <w:szCs w:val="24"/>
          <w:lang w:val="en-CA"/>
        </w:rPr>
        <w:fldChar w:fldCharType="begin" w:fldLock="1"/>
      </w:r>
      <w:r w:rsidR="00053A40">
        <w:rPr>
          <w:rFonts w:ascii="Times New Roman" w:hAnsi="Times New Roman" w:cs="Times New Roman"/>
          <w:sz w:val="24"/>
          <w:szCs w:val="24"/>
          <w:lang w:val="en-CA"/>
        </w:rPr>
        <w:instrText>ADDIN CSL_CITATION { "citationItems" : [ { "id" : "ITEM-1", "itemData" : { "ISSN" : "00029602", "abstract" : "This article explores the social processes that produce penalties for illegitimate role performance. It is proposed that such penalties are illuminated in markets that are significantly mediated by product critics. In particular, it is argued that failure to gain reviews by the critics who specialize in a product's intended category reflects confusion over the product's identity and that such illegitimacy should depress demand. The validity of this assertion is tested among public American firms in the stock market over the years 1985\u201394. It is shown that the stock price of an American firm was discounted to the extent that the firm was not covered by the securities analysts who specialized in its industries. This analysis holds implications for the study of role conformity in both market and nonmarket settings and adds sociological insight to the recent \u201cbehavioral\u201d critique of the prevailing \u201cefficient\u2010market\u201d perspective on capital markets. CR  - Copyright &amp;#169; 1999 The University of Chicago Press", "author" : [ { "dropping-particle" : "", "family" : "Zuckerman", "given" : "Ezra W", "non-dropping-particle" : "", "parse-names" : false, "suffix" : "" } ], "container-title" : "American Journal of Sociology", "id" : "ITEM-1", "issue" : "5", "issued" : { "date-parts" : [ [ "1999", "3", "1" ] ] }, "page" : "1398-1438", "publisher" : "The University of Chicago Press", "title" : "The Categorical Imperative: Securities Analysts and the Illegitimacy Discount", "type" : "article-journal", "volume" : "104" }, "uris" : [ "http://www.mendeley.com/documents/?uuid=2f33638a-dfd0-43c2-ac9e-54c117221e9d" ] }, { "id" : "ITEM-2", "itemData" : { "DOI" : "10.1177/000312240807300205", "ISSN" : "0003-1224", "author" : [ { "dropping-particle" : "", "family" : "Kennedy", "given" : "M. T.", "non-dropping-particle" : "", "parse-names" : false, "suffix" : "" } ], "container-title" : "American Sociological Review", "id" : "ITEM-2", "issue" : "2", "issued" : { "date-parts" : [ [ "2008", "4", "1" ] ] }, "language" : "en", "page" : "270-295", "publisher" : "SAGE Publications", "title" : "Getting Counted: Markets, Media, and Reality", "type" : "article-journal", "volume" : "73" }, "uris" : [ "http://www.mendeley.com/documents/?uuid=5824396b-5ad7-4929-a379-174fe5243a23" ] }, { "id" : "ITEM-3",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3",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id" : "ITEM-4", "itemData" : { "ISSN" : "0363-7425", "author" : [ { "dropping-particle" : "", "family" : "Aldrich", "given" : "Howard E", "non-dropping-particle" : "", "parse-names" : false, "suffix" : "" }, { "dropping-particle" : "", "family" : "Fiol", "given" : "C Marlene", "non-dropping-particle" : "", "parse-names" : false, "suffix" : "" } ], "container-title" : "Academy of management review", "id" : "ITEM-4", "issue" : "4", "issued" : { "date-parts" : [ [ "1994" ] ] }, "page" : "645-670", "publisher" : "Academy of Management", "title" : "Fools rush in? The institutional context of industry creation", "type" : "article-journal", "volume" : "19" }, "uris" : [ "http://www.mendeley.com/documents/?uuid=d567586b-c839-4702-a977-7811800e35f9" ] }, { "id" : "ITEM-5", "itemData" : { "DOI" : "10.1016/j.poetic.2005.09.012", "ISSN" : "0304422X", "abstract" : "This paper asks: how do rivals identify one another? Answers to this question reveal how market categories form. Prior research suggests markets come from analysis of demand, rather than production, as social comparisons among like producers project an image of demand, as if in a one-way mirror. But how do producers determine whom to compare themselves to, especially in nascent markets where definitions are ambiguous and contested? I argue that both efficiency and legitimacy concerns lead firms to rely on media coverage of their competitors rather than on competitors\u2019 direct public statements, and I test this argument in analyses of stories and press releases about the market for computer workstations, 1980\u20131990. Findings show that being referenced by rivals follows coverage rather than releases, but coverage itself follows producers\u2019 influence attempts. Thus, the media is behind the market mirror, and its image of demand is refracted by properties of the reporter\u2013source interface.\u201cAnd certainly the glass WAS beginning to melt away, just like a bright silvery mist.\u201d", "author" : [ { "dropping-particle" : "", "family" : "Kennedy", "given" : "Mark Thomas", "non-dropping-particle" : "", "parse-names" : false, "suffix" : "" } ], "container-title" : "Poetics", "id" : "ITEM-5", "issue" : "3-4", "issued" : { "date-parts" : [ [ "2005", "6" ] ] }, "page" : "201-226", "title" : "Behind the one-way mirror: Refraction in the construction of product market categories", "type" : "article-journal", "volume" : "33" }, "uris" : [ "http://www.mendeley.com/documents/?uuid=a00b5000-c7df-4be1-885d-84396acd5497" ] } ], "mendeley" : { "formattedCitation" : "(Aldrich &amp; Fiol, 1994; Kennedy, 2005, 2008; Petkova et al., 2013; Zuckerman, 1999)", "plainTextFormattedCitation" : "(Aldrich &amp; Fiol, 1994; Kennedy, 2005, 2008; Petkova et al., 2013; Zuckerman, 1999)", "previouslyFormattedCitation" : "(Aldrich &amp; Fiol, 1994; Kennedy, 2005, 2008; Petkova et al., 2013; Zuckerman, 1999)"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Aldrich &amp; Fiol, 1994; Kennedy, 2005, 2008; Petkova et al., 2013; Zuckerman, 1999)</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However, media coverage itself is an outcome of a process in which some actors are making sense of the distinctive product </w:t>
      </w:r>
      <w:r w:rsidRPr="00643C7A">
        <w:rPr>
          <w:rFonts w:ascii="Times New Roman" w:hAnsi="Times New Roman" w:cs="Times New Roman"/>
          <w:sz w:val="24"/>
          <w:szCs w:val="24"/>
          <w:lang w:val="en-CA"/>
        </w:rPr>
        <w:fldChar w:fldCharType="begin" w:fldLock="1"/>
      </w:r>
      <w:r w:rsidRPr="00643C7A">
        <w:rPr>
          <w:rFonts w:ascii="Times New Roman" w:hAnsi="Times New Roman" w:cs="Times New Roman"/>
          <w:sz w:val="24"/>
          <w:szCs w:val="24"/>
          <w:lang w:val="en-CA"/>
        </w:rPr>
        <w:instrText>ADDIN CSL_CITATION { "citationItems" : [ { "id" : "ITEM-1", "itemData" : { "DOI" : "10.2307/1252102", "ISSN" : "00222429", "abstract" : "In this article, the authors explore the origins and evolution of product markets from a sociocognitive perspective. Product markets are defined as socially constructed knowledge structures (i. e., product conceptual systems) that are shared among producers and consumers-sharing that enables consumers and producers to interact in the market. The fundamental thesis is that product markets are neither imposed nor orchestrated by producers or consumers but evolve from producer-consumer interaction feedback effects. Starting as unstable, incomplete, and disjointed conceptual systems held by market actors-which is revealed by the cacophony of uses, claims, and product standards that characterize emerging product markets-product markets become coherent as a result of consumers and producers making sense of each other's behaviors. The authors further argue that the sensemaking process is revealed in the stories that consumers and producers tell each other in published media, such as industry newspapers and consumer magazines, which the authors use as data sources. Specific hypotheses pertaining to the use of product category labels in published sources and the acceptability of different product category members throughout the development process are tested for the minivan market between 1982 and 1988. The findings suggest that category stabilization causes significant differences between consumers and producers in how they use product category labels for emerging and preexisting categories. The findings also show that, as stabilization occurs around a category prototype, the acceptability of particular models changes without any physical changes to the models. CR  - Copyright &amp;#169; 1999 American Marketing Association", "author" : [ { "dropping-particle" : "", "family" : "Rosa", "given" : "Jos\u00e9 Antonio", "non-dropping-particle" : "", "parse-names" : false, "suffix" : "" }, { "dropping-particle" : "", "family" : "Porac", "given" : "Joseph F", "non-dropping-particle" : "", "parse-names" : false, "suffix" : "" }, { "dropping-particle" : "", "family" : "Runser-Spanjol", "given" : "Jelena", "non-dropping-particle" : "", "parse-names" : false, "suffix" : "" }, { "dropping-particle" : "", "family" : "Saxon", "given" : "Michael S", "non-dropping-particle" : "", "parse-names" : false, "suffix" : "" } ], "container-title" : "Journal of Marketing", "id" : "ITEM-1", "issued" : { "date-parts" : [ [ "1999", "1", "1" ] ] }, "page" : "64-77", "publisher" : "American Marketing Association", "title" : "Sociocognitive Dynamics in a Product Market", "type" : "article-journal", "volume" : "63" }, "uris" : [ "http://www.mendeley.com/documents/?uuid=b42cabaf-2fdd-4998-9b3d-898375a6e495" ] } ], "mendeley" : { "formattedCitation" : "(Rosa, Porac, Runser-Spanjol, &amp; Saxon, 1999)", "plainTextFormattedCitation" : "(Rosa, Porac, Runser-Spanjol, &amp; Saxon, 1999)", "previouslyFormattedCitation" : "(Rosa, Porac, Runser-Spanjol, &amp; Saxon, 1999)"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Rosa, Porac, Runser-Spanjol, &amp; Saxon, 1999)</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Organizations can try to influence this process and attract media coverage to their distinctive products through sensegiving, which is the engagement in activities to influence someone else’s cognitive process towards particular ends  </w:t>
      </w:r>
      <w:r w:rsidRPr="00643C7A">
        <w:rPr>
          <w:rFonts w:ascii="Times New Roman" w:hAnsi="Times New Roman" w:cs="Times New Roman"/>
          <w:sz w:val="24"/>
          <w:szCs w:val="24"/>
          <w:lang w:val="en-CA"/>
        </w:rPr>
        <w:fldChar w:fldCharType="begin" w:fldLock="1"/>
      </w:r>
      <w:r w:rsidR="00053A40">
        <w:rPr>
          <w:rFonts w:ascii="Times New Roman" w:hAnsi="Times New Roman" w:cs="Times New Roman"/>
          <w:sz w:val="24"/>
          <w:szCs w:val="24"/>
          <w:lang w:val="en-CA"/>
        </w:rPr>
        <w:instrText>ADDIN CSL_CITATION { "citationItems" : [ { "id" : "ITEM-1", "itemData" : { "DOI" : "10.5465/AMJ.2009.43669892", "ISSN" : "0001-4273", "author" : [ { "dropping-particle" : "", "family" : "Santos", "given" : "F. M.", "non-dropping-particle" : "", "parse-names" : false, "suffix" : "" }, { "dropping-particle" : "", "family" : "Eisenhardt", "given" : "K. M.", "non-dropping-particle" : "", "parse-names" : false, "suffix" : "" } ], "container-title" : "Academy of Management Journal", "id" : "ITEM-1", "issue" : "4", "issued" : { "date-parts" : [ [ "2009", "8", "1" ] ] }, "language" : "en", "page" : "643-671", "publisher" : "Academy of Management", "title" : "Constructing Markets and Shaping Boundaries: Entrepreneurial Power in Nascent Fields", "type" : "article-journal", "volume" : "52" }, "uris" : [ "http://www.mendeley.com/documents/?uuid=d2301563-7b8b-4321-921e-ed9869541f76" ] }, { "id" : "ITEM-2", "itemData" : { "DOI" : "10.1016/j.poetic.2005.09.012", "ISSN" : "0304422X", "abstract" : "This paper asks: how do rivals identify one another? Answers to this question reveal how market categories form. Prior research suggests markets come from analysis of demand, rather than production, as social comparisons among like producers project an image of demand, as if in a one-way mirror. But how do producers determine whom to compare themselves to, especially in nascent markets where definitions are ambiguous and contested? I argue that both efficiency and legitimacy concerns lead firms to rely on media coverage of their competitors rather than on competitors\u2019 direct public statements, and I test this argument in analyses of stories and press releases about the market for computer workstations, 1980\u20131990. Findings show that being referenced by rivals follows coverage rather than releases, but coverage itself follows producers\u2019 influence attempts. Thus, the media is behind the market mirror, and its image of demand is refracted by properties of the reporter\u2013source interface.\u201cAnd certainly the glass WAS beginning to melt away, just like a bright silvery mist.\u201d", "author" : [ { "dropping-particle" : "", "family" : "Kennedy", "given" : "Mark Thomas", "non-dropping-particle" : "", "parse-names" : false, "suffix" : "" } ], "container-title" : "Poetics", "id" : "ITEM-2", "issue" : "3-4", "issued" : { "date-parts" : [ [ "2005", "6" ] ] }, "page" : "201-226", "title" : "Behind the one-way mirror: Refraction in the construction of product market categories", "type" : "article-journal", "volume" : "33" }, "uris" : [ "http://www.mendeley.com/documents/?uuid=a00b5000-c7df-4be1-885d-84396acd5497" ] }, { "id" : "ITEM-3", "itemData" : { "DOI" : "10.1177/000312240807300205", "ISSN" : "0003-1224", "author" : [ { "dropping-particle" : "", "family" : "Kennedy", "given" : "M. T.", "non-dropping-particle" : "", "parse-names" : false, "suffix" : "" } ], "container-title" : "American Sociological Review", "id" : "ITEM-3", "issue" : "2", "issued" : { "date-parts" : [ [ "2008", "4", "1" ] ] }, "language" : "en", "page" : "270-295", "publisher" : "SAGE Publications", "title" : "Getting Counted: Markets, Media, and Reality", "type" : "article-journal", "volume" : "73" }, "uris" : [ "http://www.mendeley.com/documents/?uuid=5824396b-5ad7-4929-a379-174fe5243a23" ] }, { "id" : "ITEM-4",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4",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id" : "ITEM-5", "itemData" : { "DOI" : "10.2307/259263", "ISSN" : "03637425", "abstract" : "Organizational identity usually is portrayed as that which is core, distinctive, and enduring about the character of an organization. We argue that because of the reciprocal interrelationships between identity and image, organizational identity, rather than enduring, is better viewed as a relatively fluid and unstable concept. We further argue that instead of destabilizing an organization, this instability in identity is actually adaptive in accomplishing change. The analysis leads to some provocative, but nonetheless constructive, implications for theory, research, and practice. CR  - Copyright &amp;#169; 2000 Academy of Management", "author" : [ { "dropping-particle" : "", "family" : "Gioia", "given" : "Dennis A", "non-dropping-particle" : "", "parse-names" : false, "suffix" : "" }, { "dropping-particle" : "", "family" : "Schultz", "given" : "Majken", "non-dropping-particle" : "", "parse-names" : false, "suffix" : "" }, { "dropping-particle" : "", "family" : "Corley", "given" : "Kevin G", "non-dropping-particle" : "", "parse-names" : false, "suffix" : "" } ], "container-title" : "The Academy of Management Review", "id" : "ITEM-5", "issue" : "1", "issued" : { "date-parts" : [ [ "2000", "1", "1" ] ] }, "page" : "63-81", "publisher" : "Academy of Management", "title" : "Organizational Identity, Image, and Adaptive Instability", "type" : "article-journal", "volume" : "25" }, "uris" : [ "http://www.mendeley.com/documents/?uuid=2938af0c-a176-4bd6-9d0e-ff05b7226695" ] } ], "mendeley" : { "formattedCitation" : "(Gioia, Schultz, &amp; Corley, 2000; Kennedy, 2005, 2008; Petkova et al., 2013; Santos &amp; Eisenhardt, 2009)", "plainTextFormattedCitation" : "(Gioia, Schultz, &amp; Corley, 2000; Kennedy, 2005, 2008; Petkova et al., 2013; Santos &amp; Eisenhardt, 2009)", "previouslyFormattedCitation" : "(Gioia, Schultz, &amp; Corley, 2000; Kennedy, 2005, 2008; Petkova et al., 2013; Santos &amp; Eisenhardt, 2009)"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Gioia, Schultz, &amp; Corley, 2000; Kennedy, 2005, 2008; Petkova et al., 2013; Santos &amp; Eisenhardt, 2009)</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w:t>
      </w:r>
    </w:p>
    <w:p w14:paraId="422AA15D" w14:textId="4E250F84" w:rsidR="00643C7A" w:rsidRDefault="00643C7A" w:rsidP="00643C7A">
      <w:pPr>
        <w:spacing w:line="240" w:lineRule="auto"/>
        <w:rPr>
          <w:rFonts w:ascii="Times New Roman" w:hAnsi="Times New Roman" w:cs="Times New Roman"/>
          <w:sz w:val="24"/>
          <w:szCs w:val="24"/>
          <w:lang w:val="en-CA"/>
        </w:rPr>
      </w:pPr>
      <w:r w:rsidRPr="00643C7A">
        <w:rPr>
          <w:rFonts w:ascii="Times New Roman" w:hAnsi="Times New Roman" w:cs="Times New Roman"/>
          <w:sz w:val="24"/>
          <w:szCs w:val="24"/>
          <w:lang w:val="en-CA"/>
        </w:rPr>
        <w:t xml:space="preserve">Recent work demonstrates that media coverage is responsive to sensegiving activities that match media organizations’ information needs </w:t>
      </w:r>
      <w:r w:rsidRPr="00643C7A">
        <w:rPr>
          <w:rFonts w:ascii="Times New Roman" w:hAnsi="Times New Roman" w:cs="Times New Roman"/>
          <w:sz w:val="24"/>
          <w:szCs w:val="24"/>
          <w:lang w:val="en-CA"/>
        </w:rPr>
        <w:fldChar w:fldCharType="begin" w:fldLock="1"/>
      </w:r>
      <w:r w:rsidR="00053A40">
        <w:rPr>
          <w:rFonts w:ascii="Times New Roman" w:hAnsi="Times New Roman" w:cs="Times New Roman"/>
          <w:sz w:val="24"/>
          <w:szCs w:val="24"/>
          <w:lang w:val="en-CA"/>
        </w:rPr>
        <w:instrText>ADDIN CSL_CITATION { "citationItems" : [ { "id" : "ITEM-1", "itemData" : { "DOI" : "10.1177/000312240807300205", "ISSN" : "0003-1224", "author" : [ { "dropping-particle" : "", "family" : "Kennedy", "given" : "M. T.", "non-dropping-particle" : "", "parse-names" : false, "suffix" : "" } ], "container-title" : "American Sociological Review", "id" : "ITEM-1", "issue" : "2", "issued" : { "date-parts" : [ [ "2008", "4", "1" ] ] }, "language" : "en", "page" : "270-295", "publisher" : "SAGE Publications", "title" : "Getting Counted: Markets, Media, and Reality", "type" : "article-journal", "volume" : "73" }, "uris" : [ "http://www.mendeley.com/documents/?uuid=5824396b-5ad7-4929-a379-174fe5243a23" ] }, { "id" : "ITEM-2",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2",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mendeley" : { "formattedCitation" : "(Kennedy, 2008; Petkova et al., 2013)", "plainTextFormattedCitation" : "(Kennedy, 2008; Petkova et al., 2013)", "previouslyFormattedCitation" : "(Kennedy, 2008; Petkova et al., 2013)" }, "properties" : { "noteIndex" : 0 }, "schema" : "https://github.com/citation-style-language/schema/raw/master/csl-citation.json" }</w:instrText>
      </w:r>
      <w:r w:rsidRPr="00643C7A">
        <w:rPr>
          <w:rFonts w:ascii="Times New Roman" w:hAnsi="Times New Roman" w:cs="Times New Roman"/>
          <w:sz w:val="24"/>
          <w:szCs w:val="24"/>
          <w:lang w:val="en-CA"/>
        </w:rPr>
        <w:fldChar w:fldCharType="separate"/>
      </w:r>
      <w:r w:rsidRPr="00643C7A">
        <w:rPr>
          <w:rFonts w:ascii="Times New Roman" w:hAnsi="Times New Roman" w:cs="Times New Roman"/>
          <w:noProof/>
          <w:sz w:val="24"/>
          <w:szCs w:val="24"/>
          <w:lang w:val="en-CA"/>
        </w:rPr>
        <w:t>(Kennedy, 2008; Petkova et al., 2013)</w:t>
      </w:r>
      <w:r w:rsidRPr="00643C7A">
        <w:rPr>
          <w:rFonts w:ascii="Times New Roman" w:hAnsi="Times New Roman" w:cs="Times New Roman"/>
          <w:sz w:val="24"/>
          <w:szCs w:val="24"/>
          <w:lang w:val="en-CA"/>
        </w:rPr>
        <w:fldChar w:fldCharType="end"/>
      </w:r>
      <w:r w:rsidRPr="00643C7A">
        <w:rPr>
          <w:rFonts w:ascii="Times New Roman" w:hAnsi="Times New Roman" w:cs="Times New Roman"/>
          <w:sz w:val="24"/>
          <w:szCs w:val="24"/>
          <w:lang w:val="en-CA"/>
        </w:rPr>
        <w:t xml:space="preserve">.  This work has demonstrated the importance of salience and audience-appropriate novelty for media coverage, however, it has not taken into account that the information needs of the media outlets may change over time. </w:t>
      </w:r>
      <w:r>
        <w:rPr>
          <w:rFonts w:ascii="Times New Roman" w:hAnsi="Times New Roman" w:cs="Times New Roman"/>
          <w:sz w:val="24"/>
          <w:szCs w:val="24"/>
          <w:lang w:val="en-CA"/>
        </w:rPr>
        <w:t>A</w:t>
      </w:r>
      <w:r w:rsidRPr="00643C7A">
        <w:rPr>
          <w:rFonts w:ascii="Times New Roman" w:hAnsi="Times New Roman" w:cs="Times New Roman"/>
          <w:sz w:val="24"/>
          <w:szCs w:val="24"/>
          <w:lang w:val="en-CA"/>
        </w:rPr>
        <w:t>s sensegiving activities succeed in increasing media coverage the information needs of the media outlet may change, such that the effectiveness of those same sensegiving activities change.  I thus seek to contribute to our understanding of how distinctive products attract media coverage through sensegiving activities and particularly how sensegiving activities vary in their effectiveness over time.</w:t>
      </w:r>
    </w:p>
    <w:p w14:paraId="787D571B" w14:textId="13DADF77" w:rsidR="00643C7A" w:rsidRDefault="00643C7A" w:rsidP="00643C7A">
      <w:pPr>
        <w:spacing w:line="240" w:lineRule="auto"/>
        <w:rPr>
          <w:rFonts w:ascii="Times New Roman" w:hAnsi="Times New Roman" w:cs="Times New Roman"/>
          <w:sz w:val="24"/>
          <w:szCs w:val="24"/>
        </w:rPr>
      </w:pPr>
      <w:r w:rsidRPr="00643C7A">
        <w:rPr>
          <w:rFonts w:ascii="Times New Roman" w:hAnsi="Times New Roman" w:cs="Times New Roman"/>
          <w:sz w:val="24"/>
          <w:szCs w:val="24"/>
        </w:rPr>
        <w:t>I focus on how salience and novelty, which are common information needs of media outlets, may function differently over time. Salience is a sen</w:t>
      </w:r>
      <w:r w:rsidR="00053A40">
        <w:rPr>
          <w:rFonts w:ascii="Times New Roman" w:hAnsi="Times New Roman" w:cs="Times New Roman"/>
          <w:sz w:val="24"/>
          <w:szCs w:val="24"/>
        </w:rPr>
        <w:t xml:space="preserve">se of realness </w:t>
      </w:r>
      <w:r w:rsidRPr="00643C7A">
        <w:rPr>
          <w:rFonts w:ascii="Times New Roman" w:hAnsi="Times New Roman" w:cs="Times New Roman"/>
          <w:sz w:val="24"/>
          <w:szCs w:val="24"/>
        </w:rPr>
        <w:t>of a distinctive product</w:t>
      </w:r>
      <w:r w:rsidR="00053A40">
        <w:rPr>
          <w:rFonts w:ascii="Times New Roman" w:hAnsi="Times New Roman" w:cs="Times New Roman"/>
          <w:sz w:val="24"/>
          <w:szCs w:val="24"/>
        </w:rPr>
        <w:t xml:space="preserve"> </w:t>
      </w:r>
      <w:r w:rsidR="00053A40">
        <w:rPr>
          <w:rFonts w:ascii="Times New Roman" w:hAnsi="Times New Roman" w:cs="Times New Roman"/>
          <w:sz w:val="24"/>
          <w:szCs w:val="24"/>
        </w:rPr>
        <w:fldChar w:fldCharType="begin" w:fldLock="1"/>
      </w:r>
      <w:r w:rsidR="00053A40">
        <w:rPr>
          <w:rFonts w:ascii="Times New Roman" w:hAnsi="Times New Roman" w:cs="Times New Roman"/>
          <w:sz w:val="24"/>
          <w:szCs w:val="24"/>
        </w:rPr>
        <w:instrText>ADDIN CSL_CITATION { "citationItems" : [ { "id" : "ITEM-1", "itemData" : { "DOI" : "10.1177/000312240807300205", "ISSN" : "0003-1224", "author" : [ { "dropping-particle" : "", "family" : "Kennedy", "given" : "M. T.", "non-dropping-particle" : "", "parse-names" : false, "suffix" : "" } ], "container-title" : "American Sociological Review", "id" : "ITEM-1", "issue" : "2", "issued" : { "date-parts" : [ [ "2008", "4", "1" ] ] }, "language" : "en", "page" : "270-295", "publisher" : "SAGE Publications", "title" : "Getting Counted: Markets, Media, and Reality", "type" : "article-journal", "volume" : "73" }, "uris" : [ "http://www.mendeley.com/documents/?uuid=5824396b-5ad7-4929-a379-174fe5243a23" ] }, { "id" : "ITEM-2", "itemData" : { "DOI" : "10.1016/j.poetic.2005.09.012", "ISSN" : "0304422X", "abstract" : "This paper asks: how do rivals identify one another? Answers to this question reveal how market categories form. Prior research suggests markets come from analysis of demand, rather than production, as social comparisons among like producers project an image of demand, as if in a one-way mirror. But how do producers determine whom to compare themselves to, especially in nascent markets where definitions are ambiguous and contested? I argue that both efficiency and legitimacy concerns lead firms to rely on media coverage of their competitors rather than on competitors\u2019 direct public statements, and I test this argument in analyses of stories and press releases about the market for computer workstations, 1980\u20131990. Findings show that being referenced by rivals follows coverage rather than releases, but coverage itself follows producers\u2019 influence attempts. Thus, the media is behind the market mirror, and its image of demand is refracted by properties of the reporter\u2013source interface.\u201cAnd certainly the glass WAS beginning to melt away, just like a bright silvery mist.\u201d", "author" : [ { "dropping-particle" : "", "family" : "Kennedy", "given" : "Mark Thomas", "non-dropping-particle" : "", "parse-names" : false, "suffix" : "" } ], "container-title" : "Poetics", "id" : "ITEM-2", "issue" : "3-4", "issued" : { "date-parts" : [ [ "2005", "6" ] ] }, "page" : "201-226", "title" : "Behind the one-way mirror: Refraction in the construction of product market categories", "type" : "article-journal", "volume" : "33" }, "uris" : [ "http://www.mendeley.com/documents/?uuid=a00b5000-c7df-4be1-885d-84396acd5497" ] } ], "mendeley" : { "formattedCitation" : "(Kennedy, 2005, 2008)", "plainTextFormattedCitation" : "(Kennedy, 2005, 2008)", "previouslyFormattedCitation" : "(Kennedy, 2005, 2008)" }, "properties" : { "noteIndex" : 0 }, "schema" : "https://github.com/citation-style-language/schema/raw/master/csl-citation.json" }</w:instrText>
      </w:r>
      <w:r w:rsidR="00053A40">
        <w:rPr>
          <w:rFonts w:ascii="Times New Roman" w:hAnsi="Times New Roman" w:cs="Times New Roman"/>
          <w:sz w:val="24"/>
          <w:szCs w:val="24"/>
        </w:rPr>
        <w:fldChar w:fldCharType="separate"/>
      </w:r>
      <w:r w:rsidR="00053A40" w:rsidRPr="00053A40">
        <w:rPr>
          <w:rFonts w:ascii="Times New Roman" w:hAnsi="Times New Roman" w:cs="Times New Roman"/>
          <w:noProof/>
          <w:sz w:val="24"/>
          <w:szCs w:val="24"/>
        </w:rPr>
        <w:t xml:space="preserve">(Kennedy, </w:t>
      </w:r>
      <w:r w:rsidR="00053A40" w:rsidRPr="00053A40">
        <w:rPr>
          <w:rFonts w:ascii="Times New Roman" w:hAnsi="Times New Roman" w:cs="Times New Roman"/>
          <w:noProof/>
          <w:sz w:val="24"/>
          <w:szCs w:val="24"/>
        </w:rPr>
        <w:lastRenderedPageBreak/>
        <w:t>2005, 2008)</w:t>
      </w:r>
      <w:r w:rsidR="00053A40">
        <w:rPr>
          <w:rFonts w:ascii="Times New Roman" w:hAnsi="Times New Roman" w:cs="Times New Roman"/>
          <w:sz w:val="24"/>
          <w:szCs w:val="24"/>
        </w:rPr>
        <w:fldChar w:fldCharType="end"/>
      </w:r>
      <w:r w:rsidRPr="00643C7A">
        <w:rPr>
          <w:rFonts w:ascii="Times New Roman" w:hAnsi="Times New Roman" w:cs="Times New Roman"/>
          <w:sz w:val="24"/>
          <w:szCs w:val="24"/>
        </w:rPr>
        <w:t>, and once established may persist over time. Novelty, or a sense of newness and distinctiveness, is expected to require ongoing updating</w:t>
      </w:r>
      <w:r w:rsidR="00053A40">
        <w:rPr>
          <w:rFonts w:ascii="Times New Roman" w:hAnsi="Times New Roman" w:cs="Times New Roman"/>
          <w:sz w:val="24"/>
          <w:szCs w:val="24"/>
        </w:rPr>
        <w:t xml:space="preserve"> and may be satisfied differently for people with different levels of expertise </w:t>
      </w:r>
      <w:r w:rsidR="00053A40">
        <w:rPr>
          <w:rFonts w:ascii="Times New Roman" w:hAnsi="Times New Roman" w:cs="Times New Roman"/>
          <w:sz w:val="24"/>
          <w:szCs w:val="24"/>
        </w:rPr>
        <w:fldChar w:fldCharType="begin" w:fldLock="1"/>
      </w:r>
      <w:r w:rsidR="00053A40">
        <w:rPr>
          <w:rFonts w:ascii="Times New Roman" w:hAnsi="Times New Roman" w:cs="Times New Roman"/>
          <w:sz w:val="24"/>
          <w:szCs w:val="24"/>
        </w:rPr>
        <w:instrText>ADDIN CSL_CITATION { "citationItems" : [ { "id" : "ITEM-1", "itemData" : { "DOI" : "10.1287/orsc.1120.0759", "ISSN" : "1047-7039", "abstract" : "A significant body of research has examined how new organizations gain legitimacy and how gaining it affects their subsequent access to resources. Less attention has been given to the problem of how new organizations attract collective attention. Although related to legitimation, the problem of attracting attention is distinct, as attention and evaluation are distinct cognitive processes. In this study, we examine the allocation of collective attention to new organizations in a system of relationships, within which new organizations seek to attract attention through their sensegiving activities; the information properties of their sensegiving activities affect the level of attention they receive from different types of media; and media attention, in turn, increases their perceived value potential in the eyes of venture capital investors (VCs). We examine these relationships in a sample of 398 information-technology start-ups that have obtained different levels of venture capital funding. Our results show that new organizations that engage in more intense and diverse sensegiving activities attract higher levels of industry media attention and that these effects are enhanced by the human capital of their founders and leaders. Diverse sensegiving activities are also associated with higher levels of attention from the general media, but only the attention of specialized industry media is positively associated with the level of VC funding obtained. These findings extend current research on information intermediation and institutional legitimation by demonstrating that media attention early in the life of new organizations affects how they are valued by a well-informed expert audience, such as VCs. They also contribute to entrepreneurship research on the effects of new organizations' strategies on their ability to secure resources and to research on VC funding decisions.", "author" : [ { "dropping-particle" : "", "family" : "Petkova", "given" : "Antoaneta P.", "non-dropping-particle" : "", "parse-names" : false, "suffix" : "" }, { "dropping-particle" : "", "family" : "Rindova", "given" : "Violina P.", "non-dropping-particle" : "", "parse-names" : false, "suffix" : "" }, { "dropping-particle" : "", "family" : "Gupta", "given" : "Anil K.", "non-dropping-particle" : "", "parse-names" : false, "suffix" : "" } ], "container-title" : "Organization Science", "id" : "ITEM-1", "issue" : "3", "issued" : { "date-parts" : [ [ "2013", "7", "17" ] ] }, "note" : "From Duplicate 1 (No News Is Bad News: Sensegiving Activities, Media Attention, and Venture Capital Funding of New Technology Organizations - Petkova, A. P.; Rindova, Violina P.; Gupta, A. K.)\n\nthis could be a good focal article.", "page" : "865-888", "publisher" : "INFORMS", "title" : "No news is bad news: Sensegiving activities, media attention, and venture capital funding of new technology organizations", "type" : "article-journal", "volume" : "24" }, "uris" : [ "http://www.mendeley.com/documents/?uuid=f10f24ed-acaa-452a-a807-b0d097e3184a" ] } ], "mendeley" : { "formattedCitation" : "(Petkova et al., 2013)", "plainTextFormattedCitation" : "(Petkova et al., 2013)" }, "properties" : { "noteIndex" : 0 }, "schema" : "https://github.com/citation-style-language/schema/raw/master/csl-citation.json" }</w:instrText>
      </w:r>
      <w:r w:rsidR="00053A40">
        <w:rPr>
          <w:rFonts w:ascii="Times New Roman" w:hAnsi="Times New Roman" w:cs="Times New Roman"/>
          <w:sz w:val="24"/>
          <w:szCs w:val="24"/>
        </w:rPr>
        <w:fldChar w:fldCharType="separate"/>
      </w:r>
      <w:r w:rsidR="00053A40" w:rsidRPr="00053A40">
        <w:rPr>
          <w:rFonts w:ascii="Times New Roman" w:hAnsi="Times New Roman" w:cs="Times New Roman"/>
          <w:noProof/>
          <w:sz w:val="24"/>
          <w:szCs w:val="24"/>
        </w:rPr>
        <w:t>(Petkova et al., 2013)</w:t>
      </w:r>
      <w:r w:rsidR="00053A40">
        <w:rPr>
          <w:rFonts w:ascii="Times New Roman" w:hAnsi="Times New Roman" w:cs="Times New Roman"/>
          <w:sz w:val="24"/>
          <w:szCs w:val="24"/>
        </w:rPr>
        <w:fldChar w:fldCharType="end"/>
      </w:r>
      <w:r w:rsidRPr="00643C7A">
        <w:rPr>
          <w:rFonts w:ascii="Times New Roman" w:hAnsi="Times New Roman" w:cs="Times New Roman"/>
          <w:sz w:val="24"/>
          <w:szCs w:val="24"/>
        </w:rPr>
        <w:t xml:space="preserve">. While a distinctive product may be perceived as novel when the media becomes aware of its existence, as the media’s awareness and understanding of a product grows, the sense of novelty associated with the product is likely to diminish. Together, this suggests that sensegiving activities that primarily convey salience may be very important early on as the media begins to cover the distinctive product, but may decrease in importance as coverage increases. </w:t>
      </w:r>
      <w:r w:rsidR="005C40FE">
        <w:rPr>
          <w:rFonts w:ascii="Times New Roman" w:hAnsi="Times New Roman" w:cs="Times New Roman"/>
          <w:sz w:val="24"/>
          <w:szCs w:val="24"/>
        </w:rPr>
        <w:t xml:space="preserve">Thus my primary hypothesis is that the interaction of sensegiving and prior newspaper coverage will be negatively associated with subsequent newspaper coverage.  </w:t>
      </w:r>
    </w:p>
    <w:p w14:paraId="7B839D58" w14:textId="595EE586" w:rsidR="00643C7A" w:rsidRDefault="00643C7A" w:rsidP="00643C7A">
      <w:pPr>
        <w:spacing w:line="240" w:lineRule="auto"/>
        <w:rPr>
          <w:rFonts w:ascii="Times New Roman" w:hAnsi="Times New Roman" w:cs="Times New Roman"/>
          <w:sz w:val="24"/>
          <w:szCs w:val="24"/>
          <w:lang w:val="en-CA"/>
        </w:rPr>
      </w:pPr>
      <w:r w:rsidRPr="00643C7A">
        <w:rPr>
          <w:rFonts w:ascii="Times New Roman" w:hAnsi="Times New Roman" w:cs="Times New Roman"/>
          <w:sz w:val="24"/>
          <w:szCs w:val="24"/>
        </w:rPr>
        <w:t xml:space="preserve">I </w:t>
      </w:r>
      <w:r w:rsidR="005C40FE">
        <w:rPr>
          <w:rFonts w:ascii="Times New Roman" w:hAnsi="Times New Roman" w:cs="Times New Roman"/>
          <w:sz w:val="24"/>
          <w:szCs w:val="24"/>
        </w:rPr>
        <w:t xml:space="preserve">examine this in </w:t>
      </w:r>
      <w:r>
        <w:rPr>
          <w:rFonts w:ascii="Times New Roman" w:hAnsi="Times New Roman" w:cs="Times New Roman"/>
          <w:sz w:val="24"/>
          <w:szCs w:val="24"/>
        </w:rPr>
        <w:t>a quantitative case study in</w:t>
      </w:r>
      <w:r w:rsidRPr="00643C7A">
        <w:rPr>
          <w:rFonts w:ascii="Times New Roman" w:hAnsi="Times New Roman" w:cs="Times New Roman"/>
          <w:sz w:val="24"/>
          <w:szCs w:val="24"/>
        </w:rPr>
        <w:t xml:space="preserve"> the context of </w:t>
      </w:r>
      <w:r>
        <w:rPr>
          <w:rFonts w:ascii="Times New Roman" w:hAnsi="Times New Roman" w:cs="Times New Roman"/>
          <w:sz w:val="24"/>
          <w:szCs w:val="24"/>
        </w:rPr>
        <w:t xml:space="preserve">national, commercial </w:t>
      </w:r>
      <w:r w:rsidRPr="00643C7A">
        <w:rPr>
          <w:rFonts w:ascii="Times New Roman" w:hAnsi="Times New Roman" w:cs="Times New Roman"/>
          <w:sz w:val="24"/>
          <w:szCs w:val="24"/>
        </w:rPr>
        <w:t>green building rating systems</w:t>
      </w:r>
      <w:r>
        <w:rPr>
          <w:rFonts w:ascii="Times New Roman" w:hAnsi="Times New Roman" w:cs="Times New Roman"/>
          <w:sz w:val="24"/>
          <w:szCs w:val="24"/>
        </w:rPr>
        <w:t xml:space="preserve"> in the United States</w:t>
      </w:r>
      <w:r w:rsidRPr="00643C7A">
        <w:rPr>
          <w:rFonts w:ascii="Times New Roman" w:hAnsi="Times New Roman" w:cs="Times New Roman"/>
          <w:sz w:val="24"/>
          <w:szCs w:val="24"/>
        </w:rPr>
        <w:t>.</w:t>
      </w:r>
      <w:r>
        <w:rPr>
          <w:rFonts w:ascii="Times New Roman" w:hAnsi="Times New Roman" w:cs="Times New Roman"/>
          <w:sz w:val="24"/>
          <w:szCs w:val="24"/>
          <w:lang w:val="en-CA"/>
        </w:rPr>
        <w:t xml:space="preserve"> </w:t>
      </w:r>
      <w:r w:rsidRPr="00643C7A">
        <w:rPr>
          <w:rFonts w:ascii="Times New Roman" w:hAnsi="Times New Roman" w:cs="Times New Roman"/>
          <w:sz w:val="24"/>
          <w:szCs w:val="24"/>
          <w:lang w:val="en-CA"/>
        </w:rPr>
        <w:t xml:space="preserve">Green building rating systems are distinctive products that encourage the use </w:t>
      </w:r>
      <w:r w:rsidR="00053A40">
        <w:rPr>
          <w:rFonts w:ascii="Times New Roman" w:hAnsi="Times New Roman" w:cs="Times New Roman"/>
          <w:sz w:val="24"/>
          <w:szCs w:val="24"/>
          <w:lang w:val="en-CA"/>
        </w:rPr>
        <w:t xml:space="preserve">of </w:t>
      </w:r>
      <w:r w:rsidRPr="00643C7A">
        <w:rPr>
          <w:rFonts w:ascii="Times New Roman" w:hAnsi="Times New Roman" w:cs="Times New Roman"/>
          <w:sz w:val="24"/>
          <w:szCs w:val="24"/>
          <w:lang w:val="en-CA"/>
        </w:rPr>
        <w:t>different practices</w:t>
      </w:r>
      <w:r w:rsidR="00053A40">
        <w:rPr>
          <w:rFonts w:ascii="Times New Roman" w:hAnsi="Times New Roman" w:cs="Times New Roman"/>
          <w:sz w:val="24"/>
          <w:szCs w:val="24"/>
          <w:lang w:val="en-CA"/>
        </w:rPr>
        <w:t>, processes</w:t>
      </w:r>
      <w:r w:rsidRPr="00643C7A">
        <w:rPr>
          <w:rFonts w:ascii="Times New Roman" w:hAnsi="Times New Roman" w:cs="Times New Roman"/>
          <w:sz w:val="24"/>
          <w:szCs w:val="24"/>
          <w:lang w:val="en-CA"/>
        </w:rPr>
        <w:t xml:space="preserve"> and performance metrics compared to the conventional building design and construction industry</w:t>
      </w:r>
      <w:r>
        <w:rPr>
          <w:rFonts w:ascii="Times New Roman" w:hAnsi="Times New Roman" w:cs="Times New Roman"/>
          <w:sz w:val="24"/>
          <w:szCs w:val="24"/>
          <w:lang w:val="en-CA"/>
        </w:rPr>
        <w:t xml:space="preserve">. </w:t>
      </w:r>
      <w:r w:rsidRPr="00643C7A">
        <w:rPr>
          <w:rFonts w:ascii="Times New Roman" w:hAnsi="Times New Roman" w:cs="Times New Roman"/>
          <w:sz w:val="24"/>
          <w:szCs w:val="24"/>
          <w:lang w:val="en-CA"/>
        </w:rPr>
        <w:t>This context has three entrants during its first fifteen years, which facilitates an in-depth examination of t</w:t>
      </w:r>
      <w:r w:rsidR="005C40FE">
        <w:rPr>
          <w:rFonts w:ascii="Times New Roman" w:hAnsi="Times New Roman" w:cs="Times New Roman"/>
          <w:sz w:val="24"/>
          <w:szCs w:val="24"/>
          <w:lang w:val="en-CA"/>
        </w:rPr>
        <w:t>he relationships between each organization’s press releases about their rating system</w:t>
      </w:r>
      <w:r w:rsidRPr="00643C7A">
        <w:rPr>
          <w:rFonts w:ascii="Times New Roman" w:hAnsi="Times New Roman" w:cs="Times New Roman"/>
          <w:sz w:val="24"/>
          <w:szCs w:val="24"/>
          <w:lang w:val="en-CA"/>
        </w:rPr>
        <w:t xml:space="preserve"> and media coverag</w:t>
      </w:r>
      <w:r w:rsidR="005C40FE">
        <w:rPr>
          <w:rFonts w:ascii="Times New Roman" w:hAnsi="Times New Roman" w:cs="Times New Roman"/>
          <w:sz w:val="24"/>
          <w:szCs w:val="24"/>
          <w:lang w:val="en-CA"/>
        </w:rPr>
        <w:t xml:space="preserve">e of these distinctive products from 2000-2015. </w:t>
      </w:r>
      <w:r w:rsidR="00053A40">
        <w:rPr>
          <w:rFonts w:ascii="Times New Roman" w:hAnsi="Times New Roman" w:cs="Times New Roman"/>
          <w:sz w:val="24"/>
          <w:szCs w:val="24"/>
          <w:lang w:val="en-CA"/>
        </w:rPr>
        <w:t>Further, this is an important context because of the broad impacts of the built environment on the external environment and human health.</w:t>
      </w:r>
    </w:p>
    <w:p w14:paraId="03382099" w14:textId="4747C5E7" w:rsidR="00B04955" w:rsidRDefault="00643C7A" w:rsidP="00643C7A">
      <w:pPr>
        <w:spacing w:line="240" w:lineRule="auto"/>
        <w:rPr>
          <w:rFonts w:ascii="Times New Roman" w:hAnsi="Times New Roman" w:cs="Times New Roman"/>
          <w:sz w:val="24"/>
          <w:szCs w:val="24"/>
          <w:lang w:val="en-CA"/>
        </w:rPr>
      </w:pPr>
      <w:r w:rsidRPr="00643C7A">
        <w:rPr>
          <w:rFonts w:ascii="Times New Roman" w:hAnsi="Times New Roman" w:cs="Times New Roman"/>
          <w:sz w:val="24"/>
          <w:szCs w:val="24"/>
          <w:lang w:val="en-CA"/>
        </w:rPr>
        <w:t xml:space="preserve">I leverage variation in newspaper coverage to test </w:t>
      </w:r>
      <w:r>
        <w:rPr>
          <w:rFonts w:ascii="Times New Roman" w:hAnsi="Times New Roman" w:cs="Times New Roman"/>
          <w:sz w:val="24"/>
          <w:szCs w:val="24"/>
          <w:lang w:val="en-CA"/>
        </w:rPr>
        <w:t>the hypothesis</w:t>
      </w:r>
      <w:r w:rsidRPr="00643C7A">
        <w:rPr>
          <w:rFonts w:ascii="Times New Roman" w:hAnsi="Times New Roman" w:cs="Times New Roman"/>
          <w:sz w:val="24"/>
          <w:szCs w:val="24"/>
          <w:lang w:val="en-CA"/>
        </w:rPr>
        <w:t xml:space="preserve"> about the relationships between </w:t>
      </w:r>
      <w:r w:rsidR="005C40FE">
        <w:rPr>
          <w:rFonts w:ascii="Times New Roman" w:hAnsi="Times New Roman" w:cs="Times New Roman"/>
          <w:sz w:val="24"/>
          <w:szCs w:val="24"/>
          <w:lang w:val="en-CA"/>
        </w:rPr>
        <w:t>press releases by each</w:t>
      </w:r>
      <w:r w:rsidR="005C40FE" w:rsidRPr="00643C7A">
        <w:rPr>
          <w:rFonts w:ascii="Times New Roman" w:hAnsi="Times New Roman" w:cs="Times New Roman"/>
          <w:sz w:val="24"/>
          <w:szCs w:val="24"/>
          <w:lang w:val="en-CA"/>
        </w:rPr>
        <w:t xml:space="preserve"> organization</w:t>
      </w:r>
      <w:r w:rsidR="005C40FE">
        <w:rPr>
          <w:rFonts w:ascii="Times New Roman" w:hAnsi="Times New Roman" w:cs="Times New Roman"/>
          <w:sz w:val="24"/>
          <w:szCs w:val="24"/>
          <w:lang w:val="en-CA"/>
        </w:rPr>
        <w:t xml:space="preserve"> responsible for the green building rating system (in month t), prior newspaper articles (summed through month t-1) and subsequent newspaper articles about the product (in month t+1)</w:t>
      </w:r>
      <w:r w:rsidRPr="00643C7A">
        <w:rPr>
          <w:rFonts w:ascii="Times New Roman" w:hAnsi="Times New Roman" w:cs="Times New Roman"/>
          <w:sz w:val="24"/>
          <w:szCs w:val="24"/>
          <w:lang w:val="en-CA"/>
        </w:rPr>
        <w:t xml:space="preserve">. </w:t>
      </w:r>
      <w:r>
        <w:rPr>
          <w:rFonts w:ascii="Times New Roman" w:hAnsi="Times New Roman" w:cs="Times New Roman"/>
          <w:sz w:val="24"/>
          <w:szCs w:val="24"/>
          <w:lang w:val="en-CA"/>
        </w:rPr>
        <w:t>I find support for my hypothesis</w:t>
      </w:r>
      <w:r w:rsidR="00053A40">
        <w:rPr>
          <w:rFonts w:ascii="Times New Roman" w:hAnsi="Times New Roman" w:cs="Times New Roman"/>
          <w:sz w:val="24"/>
          <w:szCs w:val="24"/>
          <w:lang w:val="en-CA"/>
        </w:rPr>
        <w:t xml:space="preserve">: as prior newspaper coverage increases, press releases have a decreasing association with the number of future newspaper articles. However, the rating systems were introduced into fundamentally different environments, because </w:t>
      </w:r>
      <w:r>
        <w:rPr>
          <w:rFonts w:ascii="Times New Roman" w:hAnsi="Times New Roman" w:cs="Times New Roman"/>
          <w:sz w:val="24"/>
          <w:szCs w:val="24"/>
          <w:lang w:val="en-CA"/>
        </w:rPr>
        <w:t>LEED entered several years before the subsequent entrants.</w:t>
      </w:r>
      <w:r w:rsidR="00053A40">
        <w:rPr>
          <w:rFonts w:ascii="Times New Roman" w:hAnsi="Times New Roman" w:cs="Times New Roman"/>
          <w:sz w:val="24"/>
          <w:szCs w:val="24"/>
          <w:lang w:val="en-CA"/>
        </w:rPr>
        <w:t xml:space="preserve"> For this reason, I repeat the analysis by rating system. This analysis </w:t>
      </w:r>
      <w:r w:rsidR="005C40FE">
        <w:rPr>
          <w:rFonts w:ascii="Times New Roman" w:hAnsi="Times New Roman" w:cs="Times New Roman"/>
          <w:sz w:val="24"/>
          <w:szCs w:val="24"/>
          <w:lang w:val="en-CA"/>
        </w:rPr>
        <w:t xml:space="preserve">indicates that the effect is entirely driven by LEED.  This result suggests the need for further study on the entry dynamics to better understand if this is a form of firstmover advantage, or simply an outcome of different sensegiving strategies. </w:t>
      </w:r>
    </w:p>
    <w:p w14:paraId="1B474927" w14:textId="61A3E9B0" w:rsidR="00643C7A" w:rsidRDefault="005C40FE" w:rsidP="00643C7A">
      <w:pPr>
        <w:spacing w:line="240" w:lineRule="auto"/>
        <w:rPr>
          <w:rFonts w:ascii="Times New Roman" w:hAnsi="Times New Roman" w:cs="Times New Roman"/>
          <w:sz w:val="24"/>
          <w:szCs w:val="24"/>
        </w:rPr>
      </w:pPr>
      <w:r>
        <w:rPr>
          <w:rFonts w:ascii="Times New Roman" w:hAnsi="Times New Roman" w:cs="Times New Roman"/>
          <w:sz w:val="24"/>
          <w:szCs w:val="24"/>
        </w:rPr>
        <w:t>Th</w:t>
      </w:r>
      <w:r w:rsidR="00053A40">
        <w:rPr>
          <w:rFonts w:ascii="Times New Roman" w:hAnsi="Times New Roman" w:cs="Times New Roman"/>
          <w:sz w:val="24"/>
          <w:szCs w:val="24"/>
        </w:rPr>
        <w:t>e</w:t>
      </w:r>
      <w:r>
        <w:rPr>
          <w:rFonts w:ascii="Times New Roman" w:hAnsi="Times New Roman" w:cs="Times New Roman"/>
          <w:sz w:val="24"/>
          <w:szCs w:val="24"/>
        </w:rPr>
        <w:t xml:space="preserve"> primary contribution of this study is to demonstrate that the effectiveness of sensegiving strategies</w:t>
      </w:r>
      <w:r w:rsidR="00D970E8">
        <w:rPr>
          <w:rFonts w:ascii="Times New Roman" w:hAnsi="Times New Roman" w:cs="Times New Roman"/>
          <w:sz w:val="24"/>
          <w:szCs w:val="24"/>
        </w:rPr>
        <w:t xml:space="preserve"> targeted at the media </w:t>
      </w:r>
      <w:r w:rsidR="00053A40">
        <w:rPr>
          <w:rFonts w:ascii="Times New Roman" w:hAnsi="Times New Roman" w:cs="Times New Roman"/>
          <w:sz w:val="24"/>
          <w:szCs w:val="24"/>
        </w:rPr>
        <w:t>may</w:t>
      </w:r>
      <w:r>
        <w:rPr>
          <w:rFonts w:ascii="Times New Roman" w:hAnsi="Times New Roman" w:cs="Times New Roman"/>
          <w:sz w:val="24"/>
          <w:szCs w:val="24"/>
        </w:rPr>
        <w:t xml:space="preserve"> change over time as the information needs of the </w:t>
      </w:r>
      <w:r w:rsidR="00D970E8">
        <w:rPr>
          <w:rFonts w:ascii="Times New Roman" w:hAnsi="Times New Roman" w:cs="Times New Roman"/>
          <w:sz w:val="24"/>
          <w:szCs w:val="24"/>
        </w:rPr>
        <w:t xml:space="preserve">media changes.  This is important to understand because distinctive products face challenges gaining awareness and adoption in the market, and coverage by intermediaries like the media is an important avenue for products to overcome these challenges. </w:t>
      </w:r>
    </w:p>
    <w:p w14:paraId="18CE2029" w14:textId="27EA4614" w:rsidR="00643C7A" w:rsidRDefault="00D970E8" w:rsidP="00643C7A">
      <w:pPr>
        <w:spacing w:line="240" w:lineRule="auto"/>
        <w:rPr>
          <w:rFonts w:ascii="Times New Roman" w:hAnsi="Times New Roman" w:cs="Times New Roman"/>
          <w:sz w:val="24"/>
          <w:szCs w:val="24"/>
        </w:rPr>
      </w:pPr>
      <w:r>
        <w:rPr>
          <w:rFonts w:ascii="Times New Roman" w:hAnsi="Times New Roman" w:cs="Times New Roman"/>
          <w:sz w:val="24"/>
          <w:szCs w:val="24"/>
        </w:rPr>
        <w:t xml:space="preserve">This study also highlights opportunities for leveraging contexts with important social and environmental implications for the </w:t>
      </w:r>
      <w:r w:rsidR="00F22B6C">
        <w:rPr>
          <w:rFonts w:ascii="Times New Roman" w:hAnsi="Times New Roman" w:cs="Times New Roman"/>
          <w:sz w:val="24"/>
          <w:szCs w:val="24"/>
        </w:rPr>
        <w:t>purposes</w:t>
      </w:r>
      <w:r>
        <w:rPr>
          <w:rFonts w:ascii="Times New Roman" w:hAnsi="Times New Roman" w:cs="Times New Roman"/>
          <w:sz w:val="24"/>
          <w:szCs w:val="24"/>
        </w:rPr>
        <w:t xml:space="preserve"> of generating strategy and management insights. Products that combine technological developments and environmental outcomes are highly likely to challenge conventional market practices, processes and evaluative criteria and thus are likely to be perceived by many actors in the market as distinctive or </w:t>
      </w:r>
      <w:r w:rsidR="00053A40">
        <w:rPr>
          <w:rFonts w:ascii="Times New Roman" w:hAnsi="Times New Roman" w:cs="Times New Roman"/>
          <w:sz w:val="24"/>
          <w:szCs w:val="24"/>
        </w:rPr>
        <w:t xml:space="preserve">nonconventional. </w:t>
      </w:r>
      <w:bookmarkStart w:id="0" w:name="_GoBack"/>
      <w:bookmarkEnd w:id="0"/>
      <w:r>
        <w:rPr>
          <w:rFonts w:ascii="Times New Roman" w:hAnsi="Times New Roman" w:cs="Times New Roman"/>
          <w:sz w:val="24"/>
          <w:szCs w:val="24"/>
        </w:rPr>
        <w:t xml:space="preserve">This provides </w:t>
      </w:r>
      <w:r w:rsidR="00F22B6C">
        <w:rPr>
          <w:rFonts w:ascii="Times New Roman" w:hAnsi="Times New Roman" w:cs="Times New Roman"/>
          <w:sz w:val="24"/>
          <w:szCs w:val="24"/>
        </w:rPr>
        <w:t>opportunities</w:t>
      </w:r>
      <w:r>
        <w:rPr>
          <w:rFonts w:ascii="Times New Roman" w:hAnsi="Times New Roman" w:cs="Times New Roman"/>
          <w:sz w:val="24"/>
          <w:szCs w:val="24"/>
        </w:rPr>
        <w:t xml:space="preserve"> to identify contexts that are likely to be sites of</w:t>
      </w:r>
      <w:r w:rsidR="00F22B6C">
        <w:rPr>
          <w:rFonts w:ascii="Times New Roman" w:hAnsi="Times New Roman" w:cs="Times New Roman"/>
          <w:sz w:val="24"/>
          <w:szCs w:val="24"/>
        </w:rPr>
        <w:t xml:space="preserve"> dynamic socio-cognitive processes (including emergence, legitimation and the lack thereof) as they are ongoing and thus can be studied with limited survivor bias and increased potential for social impact. </w:t>
      </w:r>
    </w:p>
    <w:sectPr w:rsidR="00643C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3C7A"/>
    <w:rsid w:val="00053A40"/>
    <w:rsid w:val="00252C4A"/>
    <w:rsid w:val="005C40FE"/>
    <w:rsid w:val="00643C7A"/>
    <w:rsid w:val="00B04955"/>
    <w:rsid w:val="00D970E8"/>
    <w:rsid w:val="00F22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1460E"/>
  <w15:chartTrackingRefBased/>
  <w15:docId w15:val="{F30CBB06-935C-4000-896A-6318EE03D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43C7A"/>
    <w:pPr>
      <w:keepNext/>
      <w:keepLines/>
      <w:spacing w:before="240" w:after="0" w:line="480" w:lineRule="auto"/>
      <w:jc w:val="center"/>
      <w:outlineLvl w:val="0"/>
    </w:pPr>
    <w:rPr>
      <w:rFonts w:ascii="Times New Roman" w:eastAsiaTheme="majorEastAsia" w:hAnsi="Times New Roman" w:cstheme="majorBidi"/>
      <w:b/>
      <w:cap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3C7A"/>
    <w:rPr>
      <w:rFonts w:ascii="Times New Roman" w:eastAsiaTheme="majorEastAsia" w:hAnsi="Times New Roman" w:cstheme="majorBidi"/>
      <w:b/>
      <w:caps/>
      <w:sz w:val="24"/>
      <w:szCs w:val="32"/>
    </w:rPr>
  </w:style>
  <w:style w:type="paragraph" w:styleId="BalloonText">
    <w:name w:val="Balloon Text"/>
    <w:basedOn w:val="Normal"/>
    <w:link w:val="BalloonTextChar"/>
    <w:uiPriority w:val="99"/>
    <w:semiHidden/>
    <w:unhideWhenUsed/>
    <w:rsid w:val="00053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3A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6E9A9-FBCD-4B09-911E-E4CAF7951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Pages>
  <Words>9982</Words>
  <Characters>5690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dc:creator>
  <cp:keywords/>
  <dc:description/>
  <cp:lastModifiedBy>Jessica Burshell</cp:lastModifiedBy>
  <cp:revision>3</cp:revision>
  <cp:lastPrinted>2016-08-15T17:37:00Z</cp:lastPrinted>
  <dcterms:created xsi:type="dcterms:W3CDTF">2016-08-15T15:15:00Z</dcterms:created>
  <dcterms:modified xsi:type="dcterms:W3CDTF">2016-08-15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essica.burshell11@rotman.utoronto.ca@www.mendeley.com</vt:lpwstr>
  </property>
  <property fmtid="{D5CDD505-2E9C-101B-9397-08002B2CF9AE}" pid="4" name="Mendeley Citation Style_1">
    <vt:lpwstr>http://www.zotero.org/styles/academy-of-management-journal</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